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Sedangkan pengujian Black Box dilakukan untuk menguji tampilan, fungsionalitas, masukkan, dan luaran perangkat lunak tanpa harus </w:t>
      </w:r>
      <w:r w:rsidRPr="00B5702A">
        <w:rPr>
          <w:lang w:val="en-US"/>
        </w:rPr>
        <w:lastRenderedPageBreak/>
        <w:t>mengetahui bagaimana baris-per-baris program kode perangkat lunak bekerja dengan harapan bahwa perangkat lunak yang dikembangkan bekerja semestinya</w:t>
      </w:r>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CB190E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xml:space="preserve">. JavaScript juga memiliki tipe dinamis, yang artinya pembangun tidak perlu menspesifikasikan tipe dalam kodenya. Hal ini yang </w:t>
      </w:r>
      <w:r w:rsidR="006C4FCF">
        <w:rPr>
          <w:lang w:val="en-US"/>
        </w:rPr>
        <w:lastRenderedPageBreak/>
        <w:t>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r>
        <w:rPr>
          <w:lang w:val="en-US"/>
        </w:rPr>
        <w:lastRenderedPageBreak/>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35ABC77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5F3577D"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2 dibawah ini dapat dilihat kebutuhan non-fungsional yang akan dipenuhi.</w:t>
      </w:r>
    </w:p>
    <w:p w14:paraId="687BE6FE" w14:textId="491D203A" w:rsidR="00884BAC" w:rsidRDefault="00884BAC" w:rsidP="00884BAC">
      <w:pPr>
        <w:pStyle w:val="Tabel"/>
      </w:pPr>
      <w:r>
        <w:lastRenderedPageBreak/>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r>
              <w:rPr>
                <w:lang w:val="en-US"/>
              </w:rPr>
              <w:t>Aplikasi website memiliki tampilan yang menyesuaikan dengan ukuran layar perangkat yang digunakan (responsif)</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r>
              <w:rPr>
                <w:lang w:val="en-US"/>
              </w:rPr>
              <w:t>Aplikasi website tidak menunjukkan adanya komponen yang tumpang tindih pada ukuran layar perangkat yang berbeda</w:t>
            </w:r>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r>
              <w:rPr>
                <w:lang w:val="en-US"/>
              </w:rPr>
              <w:t>Aplikasi website tidak menunjukkan adanya gulir horizontal pada ukuran perangkat yang berbeda.</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Gambar 3.4 Activity Diagram Aplikasi</w:t>
      </w:r>
    </w:p>
    <w:p w14:paraId="18F2966D" w14:textId="31746A34" w:rsidR="0092427E" w:rsidRPr="0092427E" w:rsidRDefault="0092427E" w:rsidP="0092427E">
      <w:pPr>
        <w:ind w:firstLine="0"/>
        <w:rPr>
          <w:lang w:val="en-US"/>
        </w:rPr>
      </w:pPr>
      <w:r>
        <w:rPr>
          <w:lang w:val="en-US"/>
        </w:rPr>
        <w:lastRenderedPageBreak/>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lastRenderedPageBreak/>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lastRenderedPageBreak/>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321B11" w14:textId="77777777" w:rsidR="008C5183" w:rsidRDefault="008C5183">
      <w:pPr>
        <w:spacing w:line="240" w:lineRule="auto"/>
      </w:pPr>
      <w:r>
        <w:separator/>
      </w:r>
    </w:p>
  </w:endnote>
  <w:endnote w:type="continuationSeparator" w:id="0">
    <w:p w14:paraId="40EEDD0D" w14:textId="77777777" w:rsidR="008C5183" w:rsidRDefault="008C51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7F86A" w14:textId="77777777" w:rsidR="008C5183" w:rsidRDefault="008C5183">
      <w:pPr>
        <w:spacing w:line="240" w:lineRule="auto"/>
      </w:pPr>
      <w:r>
        <w:separator/>
      </w:r>
    </w:p>
  </w:footnote>
  <w:footnote w:type="continuationSeparator" w:id="0">
    <w:p w14:paraId="668C3668" w14:textId="77777777" w:rsidR="008C5183" w:rsidRDefault="008C51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6C73"/>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84BAC"/>
    <w:rsid w:val="00895795"/>
    <w:rsid w:val="008A685E"/>
    <w:rsid w:val="008B5206"/>
    <w:rsid w:val="008B7820"/>
    <w:rsid w:val="008C5183"/>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4BC6"/>
    <w:rsid w:val="00B5702A"/>
    <w:rsid w:val="00B57CCF"/>
    <w:rsid w:val="00B66C3D"/>
    <w:rsid w:val="00B82CEF"/>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92</TotalTime>
  <Pages>50</Pages>
  <Words>20727</Words>
  <Characters>118147</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89</cp:revision>
  <cp:lastPrinted>2023-02-13T05:29:00Z</cp:lastPrinted>
  <dcterms:created xsi:type="dcterms:W3CDTF">2022-12-06T11:20:00Z</dcterms:created>
  <dcterms:modified xsi:type="dcterms:W3CDTF">2023-02-19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